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43F" w:rsidRDefault="008A4E52" w:rsidP="00F013B7">
      <w:pPr>
        <w:pStyle w:val="Heading1"/>
      </w:pPr>
      <w:r>
        <w:t>Basic Tool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</w:t>
      </w:r>
      <w:r w:rsidR="008A4E52">
        <w:t xml:space="preserve">the following </w:t>
      </w:r>
      <w:r>
        <w:t>set of functions:</w:t>
      </w:r>
    </w:p>
    <w:p w:rsidR="000B43DF" w:rsidRPr="000B43DF" w:rsidRDefault="000B43DF" w:rsidP="000B43DF">
      <w:pPr>
        <w:pStyle w:val="ListParagraph"/>
        <w:numPr>
          <w:ilvl w:val="0"/>
          <w:numId w:val="1"/>
        </w:numPr>
        <w:rPr>
          <w:rStyle w:val="Hyperlink"/>
          <w:color w:val="auto"/>
          <w:u w:val="none"/>
        </w:rPr>
      </w:pPr>
      <w:r w:rsidRPr="0042712D">
        <w:t>Spatial statistics (batch)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Model performance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Classify R2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Extract by time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Detect burnt periods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 xml:space="preserve">Import </w:t>
      </w:r>
      <w:proofErr w:type="spellStart"/>
      <w:r>
        <w:t>netCDF</w:t>
      </w:r>
      <w:proofErr w:type="spellEnd"/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>Install the .</w:t>
      </w:r>
      <w:proofErr w:type="spellStart"/>
      <w:r>
        <w:t>sav</w:t>
      </w:r>
      <w:proofErr w:type="spellEnd"/>
      <w:r>
        <w:t xml:space="preserve">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6" w:history="1">
        <w:r w:rsidRPr="003B75AC">
          <w:rPr>
            <w:rStyle w:val="Hyperlink"/>
          </w:rPr>
          <w:t>ENVI .</w:t>
        </w:r>
        <w:proofErr w:type="spellStart"/>
        <w:r w:rsidRPr="003B75AC">
          <w:rPr>
            <w:rStyle w:val="Hyperlink"/>
          </w:rPr>
          <w:t>sav</w:t>
        </w:r>
        <w:proofErr w:type="spellEnd"/>
        <w:r w:rsidRPr="003B75AC">
          <w:rPr>
            <w:rStyle w:val="Hyperlink"/>
          </w:rPr>
          <w:t xml:space="preserve"> files: Installation and configuration</w:t>
        </w:r>
      </w:hyperlink>
      <w:r w:rsidRPr="003B75AC">
        <w:t>.</w:t>
      </w:r>
    </w:p>
    <w:p w:rsidR="00F013B7" w:rsidRDefault="00F55E01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_</w:t>
      </w:r>
      <w:r w:rsidR="00F013B7">
        <w:rPr>
          <w:rStyle w:val="Emphasis"/>
        </w:rPr>
        <w:t>nrsmenu.</w:t>
      </w:r>
      <w:r>
        <w:rPr>
          <w:rStyle w:val="Emphasis"/>
        </w:rPr>
        <w:t>sav</w:t>
      </w:r>
      <w:r w:rsidR="00F013B7"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126CB" w:rsidP="00F013B7">
      <w:pPr>
        <w:tabs>
          <w:tab w:val="left" w:pos="3969"/>
        </w:tabs>
        <w:contextualSpacing/>
      </w:pPr>
      <w:r w:rsidRPr="00F126CB">
        <w:rPr>
          <w:rStyle w:val="Emphasis"/>
        </w:rPr>
        <w:t>nrs_</w:t>
      </w:r>
      <w:r w:rsidR="008A4E52">
        <w:rPr>
          <w:rStyle w:val="Emphasis"/>
        </w:rPr>
        <w:t>basic_tools</w:t>
      </w:r>
      <w:r w:rsidRPr="00F126CB">
        <w:rPr>
          <w:rStyle w:val="Emphasis"/>
        </w:rPr>
        <w:t>.sav</w:t>
      </w:r>
      <w:r w:rsidR="00F013B7"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F013B7" w:rsidRPr="00B7023C" w:rsidTr="00002AA0">
        <w:tc>
          <w:tcPr>
            <w:tcW w:w="3936" w:type="dxa"/>
          </w:tcPr>
          <w:p w:rsidR="00F013B7" w:rsidRPr="00B7023C" w:rsidRDefault="008A4E52" w:rsidP="00002AA0">
            <w:pPr>
              <w:spacing w:before="0" w:after="0" w:line="240" w:lineRule="auto"/>
              <w:rPr>
                <w:rStyle w:val="Emphasis"/>
              </w:rPr>
            </w:pPr>
            <w:r w:rsidRPr="008A4E52">
              <w:rPr>
                <w:caps/>
                <w:color w:val="243F60"/>
                <w:spacing w:val="5"/>
              </w:rPr>
              <w:t>nrs_statistics_batch_gui</w:t>
            </w:r>
          </w:p>
        </w:tc>
        <w:tc>
          <w:tcPr>
            <w:tcW w:w="5640" w:type="dxa"/>
          </w:tcPr>
          <w:p w:rsidR="00F013B7" w:rsidRPr="00B7023C" w:rsidRDefault="00F013B7" w:rsidP="008A4E52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 w:rsidR="008A4E52">
              <w:t xml:space="preserve">spatial statistics </w:t>
            </w:r>
            <w:r w:rsidR="00F126CB">
              <w:t>(batch)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8A4E52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model_perf_gui</w:t>
            </w:r>
          </w:p>
        </w:tc>
        <w:tc>
          <w:tcPr>
            <w:tcW w:w="5640" w:type="dxa"/>
          </w:tcPr>
          <w:p w:rsidR="004E6C08" w:rsidRPr="00B7023C" w:rsidRDefault="004E6C08" w:rsidP="008A4E52">
            <w:pPr>
              <w:spacing w:before="0" w:after="0" w:line="240" w:lineRule="auto"/>
            </w:pPr>
            <w:r>
              <w:t>Start the user interface of the model performance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classify_r2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R2 classification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>
              <w:rPr>
                <w:caps/>
                <w:color w:val="243F60"/>
                <w:spacing w:val="5"/>
              </w:rPr>
              <w:t>nrs_extract_time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extract by time function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detect_burnt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burnt period detection</w:t>
            </w:r>
          </w:p>
        </w:tc>
      </w:tr>
    </w:tbl>
    <w:p w:rsidR="00F013B7" w:rsidRDefault="00F013B7" w:rsidP="00F013B7">
      <w:r>
        <w:t xml:space="preserve">Alternatively the command can be started from the ENVI menu: </w:t>
      </w:r>
      <w:r w:rsidRPr="00587962">
        <w:rPr>
          <w:rStyle w:val="SubtleEmphasis"/>
        </w:rPr>
        <w:t xml:space="preserve">‘NRS | </w:t>
      </w:r>
      <w:r w:rsidR="003C6144">
        <w:rPr>
          <w:rStyle w:val="SubtleEmphasis"/>
        </w:rPr>
        <w:t>Spatial statistics (batch)</w:t>
      </w:r>
      <w:r>
        <w:t>:</w:t>
      </w:r>
    </w:p>
    <w:p w:rsidR="00F013B7" w:rsidRDefault="004E6C08" w:rsidP="00D3174C">
      <w:pPr>
        <w:ind w:left="720"/>
      </w:pPr>
      <w:r>
        <w:rPr>
          <w:noProof/>
        </w:rPr>
        <w:drawing>
          <wp:inline distT="0" distB="0" distL="0" distR="0" wp14:anchorId="7E64B846" wp14:editId="4F3F2400">
            <wp:extent cx="2106000" cy="2386800"/>
            <wp:effectExtent l="0" t="0" r="889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06000" cy="238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26CB">
        <w:rPr>
          <w:noProof/>
        </w:rPr>
        <w:t xml:space="preserve"> </w:t>
      </w:r>
    </w:p>
    <w:p w:rsidR="000B43DF" w:rsidRDefault="000B43DF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D3174C" w:rsidRDefault="006F5ED8" w:rsidP="00151E16">
      <w:pPr>
        <w:pStyle w:val="Heading3"/>
      </w:pPr>
      <w:bookmarkStart w:id="0" w:name="Spatial_Statistics_batch"/>
      <w:bookmarkEnd w:id="0"/>
      <w:r>
        <w:lastRenderedPageBreak/>
        <w:t>Spatial Statistics (Batch)</w:t>
      </w:r>
    </w:p>
    <w:p w:rsidR="00B25650" w:rsidRDefault="00151E16" w:rsidP="00151E16">
      <w:pPr>
        <w:rPr>
          <w:rStyle w:val="SubtleEmphasis"/>
          <w:i w:val="0"/>
        </w:rPr>
      </w:pPr>
      <w:r w:rsidRPr="000B43DF">
        <w:rPr>
          <w:color w:val="1F497D" w:themeColor="text2"/>
        </w:rPr>
        <w:t>Menu option is</w:t>
      </w:r>
      <w:r w:rsidR="006F5ED8" w:rsidRPr="000B43DF">
        <w:rPr>
          <w:color w:val="1F497D" w:themeColor="text2"/>
        </w:rPr>
        <w:t xml:space="preserve"> </w:t>
      </w:r>
      <w:r w:rsidR="006F5ED8" w:rsidRPr="00587962">
        <w:rPr>
          <w:rStyle w:val="SubtleEmphasis"/>
        </w:rPr>
        <w:t xml:space="preserve">‘NRS | </w:t>
      </w:r>
      <w:r w:rsidR="006F5ED8">
        <w:rPr>
          <w:rStyle w:val="SubtleEmphasis"/>
        </w:rPr>
        <w:t>Spatial statistics (batch)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="006F5ED8" w:rsidRPr="006F5ED8">
        <w:rPr>
          <w:rStyle w:val="SubtleEmphasis"/>
        </w:rPr>
        <w:t>nrs_statistics_batch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="006F5ED8">
        <w:rPr>
          <w:rStyle w:val="SubtleEmphasis"/>
          <w:i w:val="0"/>
        </w:rPr>
        <w:t xml:space="preserve">This function accepts a series of input images and processes each input image separate to </w:t>
      </w:r>
      <w:r w:rsidR="00A96C0A">
        <w:rPr>
          <w:rStyle w:val="SubtleEmphasis"/>
          <w:i w:val="0"/>
        </w:rPr>
        <w:t xml:space="preserve">calculate </w:t>
      </w:r>
      <w:r w:rsidR="006F5ED8">
        <w:rPr>
          <w:rStyle w:val="SubtleEmphasis"/>
          <w:i w:val="0"/>
        </w:rPr>
        <w:t>the spatial statistics</w:t>
      </w:r>
      <w:r w:rsidR="00A96C0A">
        <w:rPr>
          <w:rStyle w:val="SubtleEmphasis"/>
          <w:i w:val="0"/>
        </w:rPr>
        <w:t>.</w:t>
      </w:r>
      <w:r w:rsidR="009A2D2C">
        <w:rPr>
          <w:rStyle w:val="SubtleEmphasis"/>
          <w:i w:val="0"/>
        </w:rPr>
        <w:t xml:space="preserve"> It calculates: minimum, maximum, mean and standard deviation.</w:t>
      </w:r>
    </w:p>
    <w:p w:rsidR="006F5ED8" w:rsidRDefault="006F5ED8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The software either accepts a file list in a text file or a folder name where the files to process are located. In case of the text file: each line contains the name of a single band image with a fully specified path. If the folder option is chosen, make sure that only images are located here; other files will cause problems</w:t>
      </w:r>
    </w:p>
    <w:p w:rsidR="00151E16" w:rsidRDefault="00A00E67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00E67" w:rsidRDefault="006F5ED8" w:rsidP="00A00E67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8E935F" wp14:editId="79B88823">
            <wp:extent cx="3560400" cy="1386000"/>
            <wp:effectExtent l="0" t="0" r="254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0E67" w:rsidRPr="000B43DF" w:rsidRDefault="00A00E67" w:rsidP="00A00E67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Use list file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Toggle between the list-file or folder option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folder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Select the folder where all images are located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list fi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 w:rsidRPr="00B7023C">
              <w:t>Select a</w:t>
            </w:r>
            <w:r>
              <w:t xml:space="preserve"> text file with one image on each line (for example see below)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6F5ED8">
            <w:pPr>
              <w:spacing w:before="0" w:after="0" w:line="240" w:lineRule="auto"/>
            </w:pPr>
            <w:r>
              <w:t>Output tab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The name of the file to store the results of the statistics</w:t>
            </w:r>
          </w:p>
        </w:tc>
      </w:tr>
    </w:tbl>
    <w:p w:rsidR="006F5ED8" w:rsidRDefault="009A2D2C" w:rsidP="0038593B">
      <w:pPr>
        <w:pStyle w:val="Heading4"/>
      </w:pPr>
      <w:r>
        <w:t>Example list fi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1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2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3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4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</w:p>
    <w:p w:rsidR="009A2D2C" w:rsidRDefault="009A2D2C" w:rsidP="009A2D2C">
      <w:r>
        <w:t xml:space="preserve">Note: ENVI files are accompanied by .HDR files; these header files should </w:t>
      </w:r>
      <w:r w:rsidRPr="009A2D2C">
        <w:rPr>
          <w:b/>
          <w:u w:val="single"/>
        </w:rPr>
        <w:t>not</w:t>
      </w:r>
      <w:r>
        <w:t xml:space="preserve"> be in the list file!</w:t>
      </w:r>
    </w:p>
    <w:p w:rsidR="009A2D2C" w:rsidRDefault="009A2D2C" w:rsidP="0038593B">
      <w:pPr>
        <w:pStyle w:val="Heading4"/>
      </w:pPr>
      <w:r>
        <w:t>Example output tab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9A2D2C">
        <w:rPr>
          <w:rFonts w:ascii="Courier New" w:hAnsi="Courier New" w:cs="Courier New"/>
          <w:sz w:val="18"/>
          <w:szCs w:val="18"/>
        </w:rPr>
        <w:t>filename,min,max,mean,stdev</w:t>
      </w:r>
      <w:proofErr w:type="spellEnd"/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1</w:t>
      </w:r>
      <w:r w:rsidRPr="009A2D2C">
        <w:rPr>
          <w:rFonts w:ascii="Courier New" w:hAnsi="Courier New" w:cs="Courier New"/>
          <w:sz w:val="18"/>
          <w:szCs w:val="18"/>
        </w:rPr>
        <w:t>.dat,0.00000,</w:t>
      </w:r>
      <w:r>
        <w:rPr>
          <w:rFonts w:ascii="Courier New" w:hAnsi="Courier New" w:cs="Courier New"/>
          <w:sz w:val="18"/>
          <w:szCs w:val="18"/>
        </w:rPr>
        <w:t>0.6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32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1</w:t>
      </w:r>
      <w:r w:rsidRPr="009A2D2C">
        <w:rPr>
          <w:rFonts w:ascii="Courier New" w:hAnsi="Courier New" w:cs="Courier New"/>
          <w:sz w:val="18"/>
          <w:szCs w:val="18"/>
        </w:rPr>
        <w:t>,0.</w:t>
      </w:r>
      <w:r>
        <w:rPr>
          <w:rFonts w:ascii="Courier New" w:hAnsi="Courier New" w:cs="Courier New"/>
          <w:sz w:val="18"/>
          <w:szCs w:val="18"/>
        </w:rPr>
        <w:t>3</w:t>
      </w:r>
      <w:r w:rsidRPr="009A2D2C">
        <w:rPr>
          <w:rFonts w:ascii="Courier New" w:hAnsi="Courier New" w:cs="Courier New"/>
          <w:sz w:val="18"/>
          <w:szCs w:val="18"/>
        </w:rPr>
        <w:t>00</w:t>
      </w:r>
      <w:r>
        <w:rPr>
          <w:rFonts w:ascii="Courier New" w:hAnsi="Courier New" w:cs="Courier New"/>
          <w:sz w:val="18"/>
          <w:szCs w:val="18"/>
        </w:rPr>
        <w:t>6</w:t>
      </w:r>
      <w:r w:rsidRPr="009A2D2C">
        <w:rPr>
          <w:rFonts w:ascii="Courier New" w:hAnsi="Courier New" w:cs="Courier New"/>
          <w:sz w:val="18"/>
          <w:szCs w:val="18"/>
        </w:rPr>
        <w:t>00,0.</w:t>
      </w:r>
      <w:r>
        <w:rPr>
          <w:rFonts w:ascii="Courier New" w:hAnsi="Courier New" w:cs="Courier New"/>
          <w:sz w:val="18"/>
          <w:szCs w:val="18"/>
        </w:rPr>
        <w:t>12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2</w:t>
      </w:r>
      <w:r w:rsidRPr="009A2D2C">
        <w:rPr>
          <w:rFonts w:ascii="Courier New" w:hAnsi="Courier New" w:cs="Courier New"/>
          <w:sz w:val="18"/>
          <w:szCs w:val="18"/>
        </w:rPr>
        <w:t>.dat,-1.02260,-1.02260,-1.02260,0.</w:t>
      </w:r>
      <w:r>
        <w:rPr>
          <w:rFonts w:ascii="Courier New" w:hAnsi="Courier New" w:cs="Courier New"/>
          <w:sz w:val="18"/>
          <w:szCs w:val="18"/>
        </w:rPr>
        <w:t>23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3</w:t>
      </w:r>
      <w:r w:rsidRPr="009A2D2C">
        <w:rPr>
          <w:rFonts w:ascii="Courier New" w:hAnsi="Courier New" w:cs="Courier New"/>
          <w:sz w:val="18"/>
          <w:szCs w:val="18"/>
        </w:rPr>
        <w:t>.</w:t>
      </w:r>
      <w:r>
        <w:rPr>
          <w:rFonts w:ascii="Courier New" w:hAnsi="Courier New" w:cs="Courier New"/>
          <w:sz w:val="18"/>
          <w:szCs w:val="18"/>
        </w:rPr>
        <w:t>img</w:t>
      </w:r>
      <w:r w:rsidRPr="009A2D2C">
        <w:rPr>
          <w:rFonts w:ascii="Courier New" w:hAnsi="Courier New" w:cs="Courier New"/>
          <w:sz w:val="18"/>
          <w:szCs w:val="18"/>
        </w:rPr>
        <w:t>,-0.42857,-0.42857,-0.42857,0.</w:t>
      </w:r>
      <w:r>
        <w:rPr>
          <w:rFonts w:ascii="Courier New" w:hAnsi="Courier New" w:cs="Courier New"/>
          <w:sz w:val="18"/>
          <w:szCs w:val="18"/>
        </w:rPr>
        <w:t>2056</w:t>
      </w:r>
      <w:r w:rsidRPr="009A2D2C">
        <w:rPr>
          <w:rFonts w:ascii="Courier New" w:hAnsi="Courier New" w:cs="Courier New"/>
          <w:sz w:val="18"/>
          <w:szCs w:val="18"/>
        </w:rPr>
        <w:t>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4.img</w:t>
      </w:r>
      <w:r w:rsidRPr="009A2D2C">
        <w:rPr>
          <w:rFonts w:ascii="Courier New" w:hAnsi="Courier New" w:cs="Courier New"/>
          <w:sz w:val="18"/>
          <w:szCs w:val="18"/>
        </w:rPr>
        <w:t>,-1.00000,-1.00000,-1.00000,0.00000</w:t>
      </w:r>
    </w:p>
    <w:p w:rsidR="0038593B" w:rsidRDefault="0038593B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9A2D2C" w:rsidRDefault="0038593B" w:rsidP="0038593B">
      <w:pPr>
        <w:pStyle w:val="Heading3"/>
      </w:pPr>
      <w:bookmarkStart w:id="1" w:name="Model_performance"/>
      <w:bookmarkEnd w:id="1"/>
      <w:r>
        <w:lastRenderedPageBreak/>
        <w:t>Model performance</w:t>
      </w:r>
    </w:p>
    <w:p w:rsidR="0038593B" w:rsidRDefault="0038593B" w:rsidP="0038593B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Model performance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38593B">
        <w:rPr>
          <w:rStyle w:val="SubtleEmphasis"/>
        </w:rPr>
        <w:t>nrs_model_perf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calculates performance indices from observation data and model predicted data. </w:t>
      </w:r>
      <w:r w:rsidR="004A73A0">
        <w:rPr>
          <w:rStyle w:val="SubtleEmphasis"/>
          <w:i w:val="0"/>
        </w:rPr>
        <w:t>The observation data and the estimations are expected in raster format and can be single band or multiband. Model performance is calculated for each location.</w:t>
      </w:r>
      <w:r w:rsidR="00C926E3">
        <w:rPr>
          <w:rStyle w:val="SubtleEmphasis"/>
          <w:i w:val="0"/>
        </w:rPr>
        <w:t xml:space="preserve"> The indices to be calculated are user defined. The possible indices are taken from </w:t>
      </w:r>
      <w:r w:rsidR="00E50EAA">
        <w:rPr>
          <w:rStyle w:val="SubtleEmphasis"/>
          <w:i w:val="0"/>
        </w:rPr>
        <w:fldChar w:fldCharType="begin"/>
      </w:r>
      <w:r w:rsidR="00AA37E8">
        <w:rPr>
          <w:rStyle w:val="SubtleEmphasis"/>
          <w:i w:val="0"/>
        </w:rPr>
        <w:instrText xml:space="preserve"> ADDIN EN.CITE &lt;EndNote&gt;&lt;Cite&gt;&lt;Author&gt;Chiti&lt;/Author&gt;&lt;Year&gt;2010&lt;/Year&gt;&lt;RecNum&gt;15&lt;/RecNum&gt;&lt;DisplayText&gt;(Chiti, Papale et al. 2010)&lt;/DisplayText&gt;&lt;record&gt;&lt;rec-number&gt;15&lt;/rec-number&gt;&lt;foreign-keys&gt;&lt;key app="EN" db-id="vx2xpe50ivvappe9axr52ashvazwtfs5dffz" timestamp="1376052738"&gt;15&lt;/key&gt;&lt;/foreign-keys&gt;&lt;ref-type name="Journal Article"&gt;17&lt;/ref-type&gt;&lt;contributors&gt;&lt;authors&gt;&lt;author&gt;Chiti, T.&lt;/author&gt;&lt;author&gt;Papale, D.&lt;/author&gt;&lt;author&gt;Smith, P.&lt;/author&gt;&lt;author&gt;Dalmonech, D.&lt;/author&gt;&lt;author&gt;Matteucci, G.&lt;/author&gt;&lt;author&gt;Yeluripati, J.&lt;/author&gt;&lt;author&gt;Rodeghiero, M.&lt;/author&gt;&lt;author&gt;Valentini, R.&lt;/author&gt;&lt;/authors&gt;&lt;/contributors&gt;&lt;titles&gt;&lt;title&gt;Predicting changes in soil organic carbon in mediterranean and alpine forests during the Kyoto Protocol commitment periods using the CENTURY model&lt;/title&gt;&lt;secondary-title&gt;Soil Use and Management&lt;/secondary-title&gt;&lt;/titles&gt;&lt;periodical&gt;&lt;full-title&gt;Soil Use and Management&lt;/full-title&gt;&lt;/periodical&gt;&lt;pages&gt;475-484&lt;/pages&gt;&lt;volume&gt;26&lt;/volume&gt;&lt;number&gt;4&lt;/number&gt;&lt;keywords&gt;&lt;keyword&gt;Mediterranean forests&lt;/keyword&gt;&lt;keyword&gt;model evaluation&lt;/keyword&gt;&lt;keyword&gt;mountain forests&lt;/keyword&gt;&lt;keyword&gt;Kyoto Protocol&lt;/keyword&gt;&lt;keyword&gt;soil organic carbon&lt;/keyword&gt;&lt;/keywords&gt;&lt;dates&gt;&lt;year&gt;2010&lt;/year&gt;&lt;/dates&gt;&lt;publisher&gt;Blackwell Publishing Ltd&lt;/publisher&gt;&lt;isbn&gt;1475-2743&lt;/isbn&gt;&lt;urls&gt;&lt;related-urls&gt;&lt;url&gt;http://dx.doi.org/10.1111/j.1475-2743.2010.00300.x&lt;/url&gt;&lt;/related-urls&gt;&lt;/urls&gt;&lt;electronic-resource-num&gt;10.1111/j.1475-2743.2010.00300.x&lt;/electronic-resource-num&gt;&lt;/record&gt;&lt;/Cite&gt;&lt;/EndNote&gt;</w:instrText>
      </w:r>
      <w:r w:rsidR="00E50EAA">
        <w:rPr>
          <w:rStyle w:val="SubtleEmphasis"/>
          <w:i w:val="0"/>
        </w:rPr>
        <w:fldChar w:fldCharType="separate"/>
      </w:r>
      <w:r w:rsidR="00E50EAA">
        <w:rPr>
          <w:rStyle w:val="SubtleEmphasis"/>
          <w:i w:val="0"/>
          <w:noProof/>
        </w:rPr>
        <w:t>(</w:t>
      </w:r>
      <w:hyperlink w:anchor="_ENREF_1" w:tooltip="Chiti, 2010 #15" w:history="1">
        <w:r w:rsidR="00AA37E8">
          <w:rPr>
            <w:rStyle w:val="SubtleEmphasis"/>
            <w:i w:val="0"/>
            <w:noProof/>
          </w:rPr>
          <w:t>Chiti, Papale et al. 2010</w:t>
        </w:r>
      </w:hyperlink>
      <w:r w:rsidR="00E50EAA">
        <w:rPr>
          <w:rStyle w:val="SubtleEmphasis"/>
          <w:i w:val="0"/>
          <w:noProof/>
        </w:rPr>
        <w:t>)</w:t>
      </w:r>
      <w:r w:rsidR="00E50EAA">
        <w:rPr>
          <w:rStyle w:val="SubtleEmphasis"/>
          <w:i w:val="0"/>
        </w:rPr>
        <w:fldChar w:fldCharType="end"/>
      </w:r>
      <w:r w:rsidR="00C926E3">
        <w:rPr>
          <w:rStyle w:val="SubtleEmphasis"/>
          <w:i w:val="0"/>
        </w:rPr>
        <w:t>: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RMSE</w:t>
      </w:r>
      <w:r>
        <w:rPr>
          <w:rStyle w:val="SubtleEmphasis"/>
          <w:i w:val="0"/>
        </w:rPr>
        <w:t xml:space="preserve"> (root mean squar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F (model efficiency)</w:t>
      </w:r>
      <w:r>
        <w:rPr>
          <w:rStyle w:val="SubtleEmphasis"/>
          <w:i w:val="0"/>
        </w:rPr>
        <w:t xml:space="preserve"> / R2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CD (coefficient of determination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 (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RE (mean 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D (mean difference)</w:t>
      </w:r>
    </w:p>
    <w:p w:rsidR="0058321A" w:rsidRDefault="0058321A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Note that R2 is also called coefficient of determination, but CD is calculated differently!</w:t>
      </w:r>
    </w:p>
    <w:p w:rsidR="002373FC" w:rsidRDefault="002373F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 xml:space="preserve">The output </w:t>
      </w:r>
      <w:r w:rsidR="000E1C59">
        <w:rPr>
          <w:rStyle w:val="SubtleEmphasis"/>
          <w:i w:val="0"/>
        </w:rPr>
        <w:t xml:space="preserve">in case of multiband inputs </w:t>
      </w:r>
      <w:r>
        <w:rPr>
          <w:rStyle w:val="SubtleEmphasis"/>
          <w:i w:val="0"/>
        </w:rPr>
        <w:t>is a raster image</w:t>
      </w:r>
      <w:r w:rsidR="000E1C59">
        <w:rPr>
          <w:rStyle w:val="SubtleEmphasis"/>
          <w:i w:val="0"/>
        </w:rPr>
        <w:t xml:space="preserve"> containing one band for each selected index</w:t>
      </w:r>
      <w:r w:rsidR="0037534C">
        <w:rPr>
          <w:rStyle w:val="SubtleEmphasis"/>
          <w:i w:val="0"/>
        </w:rPr>
        <w:t>. The observations and model predictions are evaluated at each location; both are considered vectors of data.</w:t>
      </w:r>
    </w:p>
    <w:p w:rsidR="0037534C" w:rsidRDefault="0037534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In the single band case the output is a table; for an example see below.</w:t>
      </w:r>
    </w:p>
    <w:p w:rsidR="006E0DF5" w:rsidRDefault="00B343B6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B343B6" w:rsidRDefault="00B343B6" w:rsidP="00B343B6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74BA4D2" wp14:editId="6BFEDABD">
            <wp:extent cx="3564000" cy="258840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25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43B6" w:rsidRPr="000B43DF" w:rsidRDefault="00B343B6" w:rsidP="00B343B6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Input observa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original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Input predic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predictions from the model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Number of band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Read only field indicating the number of bands in the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indice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Checkboxes to select the indices that should be calculated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282E9F" w:rsidRDefault="00282E9F" w:rsidP="00282E9F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lastRenderedPageBreak/>
        <w:t>Used formulas</w:t>
      </w:r>
    </w:p>
    <w:p w:rsidR="00282E9F" w:rsidRPr="00282E9F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RMSE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e>
        </m:rad>
      </m:oMath>
      <w:r w:rsidR="00CF0DDF">
        <w:tab/>
        <w:t>(1)</w:t>
      </w:r>
    </w:p>
    <w:p w:rsidR="00282E9F" w:rsidRPr="006F67FD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F=R2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2)</w:t>
      </w:r>
    </w:p>
    <w:p w:rsidR="006F67FD" w:rsidRPr="006F67FD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C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3)</w:t>
      </w:r>
    </w:p>
    <w:p w:rsidR="006F67FD" w:rsidRPr="00077054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den>
            </m:f>
          </m:e>
        </m:nary>
      </m:oMath>
      <w:r w:rsidR="00CF0DDF">
        <w:tab/>
        <w:t>(4)</w:t>
      </w:r>
    </w:p>
    <w:p w:rsidR="00077054" w:rsidRPr="00433760" w:rsidRDefault="00077054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nary>
      </m:oMath>
      <w:r w:rsidR="00CF0DDF">
        <w:tab/>
        <w:t>(5)</w:t>
      </w:r>
    </w:p>
    <w:p w:rsidR="00433760" w:rsidRPr="00282E9F" w:rsidRDefault="00433760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e>
            </m:d>
          </m:e>
        </m:nary>
      </m:oMath>
      <w:r w:rsidR="00CF0DDF">
        <w:tab/>
        <w:t>(6)</w:t>
      </w:r>
    </w:p>
    <w:p w:rsidR="00B03DA2" w:rsidRDefault="00B03DA2" w:rsidP="00B03DA2">
      <w:pPr>
        <w:pStyle w:val="Heading4"/>
      </w:pPr>
      <w:r>
        <w:t>Example output table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Observed:  E:\NRS\nov1901_1</w:t>
      </w:r>
      <w:r>
        <w:rPr>
          <w:rFonts w:ascii="Courier New" w:hAnsi="Courier New" w:cs="Courier New"/>
          <w:sz w:val="18"/>
          <w:szCs w:val="18"/>
        </w:rPr>
        <w:tab/>
        <w:t>; The filename of the observations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Predicted: E:\NRS\nov1942_1</w:t>
      </w:r>
      <w:r>
        <w:rPr>
          <w:rFonts w:ascii="Courier New" w:hAnsi="Courier New" w:cs="Courier New"/>
          <w:sz w:val="18"/>
          <w:szCs w:val="18"/>
        </w:rPr>
        <w:tab/>
        <w:t>; The filename of the predictions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MSE:  251.748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2/EF: 0.895061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CD:    0.981515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E:     -28.9394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RE:   38.7408</w:t>
      </w:r>
    </w:p>
    <w:p w:rsidR="00B03DA2" w:rsidRPr="009A2D2C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D:    3.54594</w:t>
      </w:r>
    </w:p>
    <w:p w:rsidR="006E0DF5" w:rsidRDefault="006E0DF5" w:rsidP="006E0DF5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t>Reference</w:t>
      </w:r>
      <w:r w:rsidR="003E41CB">
        <w:rPr>
          <w:rStyle w:val="SubtleEmphasis"/>
          <w:i w:val="0"/>
        </w:rPr>
        <w:t>s</w:t>
      </w:r>
    </w:p>
    <w:p w:rsidR="00AA37E8" w:rsidRPr="00AA37E8" w:rsidRDefault="00E50EAA" w:rsidP="00AA37E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AA37E8" w:rsidRPr="00AA37E8">
        <w:t xml:space="preserve">Chiti, T., et al. (2010). "Predicting changes in soil organic carbon in mediterranean and alpine forests during the Kyoto Protocol commitment periods using the CENTURY model." </w:t>
      </w:r>
      <w:r w:rsidR="00AA37E8" w:rsidRPr="00AA37E8">
        <w:rPr>
          <w:u w:val="single"/>
        </w:rPr>
        <w:t>Soil Use and Management</w:t>
      </w:r>
      <w:r w:rsidR="00AA37E8" w:rsidRPr="00AA37E8">
        <w:t xml:space="preserve"> </w:t>
      </w:r>
      <w:r w:rsidR="00AA37E8" w:rsidRPr="00AA37E8">
        <w:rPr>
          <w:b/>
        </w:rPr>
        <w:t>26</w:t>
      </w:r>
      <w:r w:rsidR="00AA37E8" w:rsidRPr="00AA37E8">
        <w:t>(4): 475-484.</w:t>
      </w:r>
    </w:p>
    <w:p w:rsidR="00AA37E8" w:rsidRPr="00AA37E8" w:rsidRDefault="00AA37E8" w:rsidP="00AA37E8">
      <w:pPr>
        <w:pStyle w:val="EndNoteBibliography"/>
        <w:ind w:left="720" w:hanging="720"/>
      </w:pPr>
      <w:r w:rsidRPr="00AA37E8">
        <w:tab/>
      </w:r>
      <w:bookmarkEnd w:id="2"/>
    </w:p>
    <w:p w:rsidR="00117758" w:rsidRDefault="00E50EAA" w:rsidP="003E41CB">
      <w:r>
        <w:fldChar w:fldCharType="end"/>
      </w:r>
    </w:p>
    <w:p w:rsidR="00117758" w:rsidRDefault="00117758" w:rsidP="00117758">
      <w:r>
        <w:br w:type="page"/>
      </w:r>
    </w:p>
    <w:p w:rsidR="003E41CB" w:rsidRDefault="00117758" w:rsidP="00117758">
      <w:pPr>
        <w:pStyle w:val="Heading3"/>
      </w:pPr>
      <w:bookmarkStart w:id="3" w:name="Classify_R2"/>
      <w:bookmarkEnd w:id="3"/>
      <w:r>
        <w:lastRenderedPageBreak/>
        <w:t>Classify R2</w:t>
      </w:r>
    </w:p>
    <w:p w:rsidR="00117758" w:rsidRDefault="00117758" w:rsidP="00117758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Classify R2</w:t>
      </w:r>
      <w:r>
        <w:t xml:space="preserve">, the command line is </w:t>
      </w:r>
      <w:r w:rsidRPr="00150984">
        <w:rPr>
          <w:rStyle w:val="SubtleEmphasis"/>
        </w:rPr>
        <w:t>‘</w:t>
      </w:r>
      <w:r w:rsidRPr="00117758">
        <w:rPr>
          <w:rStyle w:val="SubtleEmphasis"/>
        </w:rPr>
        <w:t>nrs_classify_r2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</w:t>
      </w:r>
      <w:r w:rsidRPr="00916603">
        <w:t>function</w:t>
      </w:r>
      <w:r>
        <w:rPr>
          <w:rStyle w:val="SubtleEmphasis"/>
          <w:i w:val="0"/>
        </w:rPr>
        <w:t xml:space="preserve"> classifies the output of the R2 model performance into one of five classes:</w:t>
      </w:r>
    </w:p>
    <w:tbl>
      <w:tblPr>
        <w:tblStyle w:val="LightShading-Accent1"/>
        <w:tblW w:w="0" w:type="auto"/>
        <w:tblInd w:w="720" w:type="dxa"/>
        <w:tblLook w:val="04A0" w:firstRow="1" w:lastRow="0" w:firstColumn="1" w:lastColumn="0" w:noHBand="0" w:noVBand="1"/>
      </w:tblPr>
      <w:tblGrid>
        <w:gridCol w:w="2518"/>
        <w:gridCol w:w="1418"/>
      </w:tblGrid>
      <w:tr w:rsidR="00117758" w:rsidTr="00CF0D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R2 Value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Class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0 to 0.2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No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2 to 0.4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Very poor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4 to 0.6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Poor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6 to 0.8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Good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8 to and including 1.0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Excellent fit</w:t>
            </w:r>
          </w:p>
        </w:tc>
      </w:tr>
    </w:tbl>
    <w:p w:rsidR="00117758" w:rsidRDefault="00CF0DDF" w:rsidP="00117758">
      <w:pPr>
        <w:rPr>
          <w:rStyle w:val="SubtleEmphasis"/>
          <w:i w:val="0"/>
        </w:rPr>
      </w:pPr>
      <w:r>
        <w:rPr>
          <w:rStyle w:val="SubtleEmphasis"/>
          <w:i w:val="0"/>
        </w:rPr>
        <w:t>Other values are considered unclassified.</w:t>
      </w:r>
    </w:p>
    <w:p w:rsidR="00CF0DDF" w:rsidRDefault="00CF0DDF" w:rsidP="00CF0DDF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117758" w:rsidRDefault="00CF0DDF" w:rsidP="00CF0DDF">
      <w:pPr>
        <w:ind w:left="720"/>
      </w:pPr>
      <w:r>
        <w:rPr>
          <w:noProof/>
        </w:rPr>
        <w:drawing>
          <wp:inline distT="0" distB="0" distL="0" distR="0" wp14:anchorId="2B1A6552" wp14:editId="2EADBA68">
            <wp:extent cx="3560400" cy="986400"/>
            <wp:effectExtent l="0" t="0" r="254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9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59C" w:rsidRPr="000B43DF" w:rsidRDefault="0045759C" w:rsidP="0045759C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Input R2</w:t>
            </w:r>
          </w:p>
        </w:tc>
        <w:tc>
          <w:tcPr>
            <w:tcW w:w="667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The image with the R2 values; In case of multi-band input: the software expects the R2 values in the first band of the image.</w:t>
            </w:r>
          </w:p>
        </w:tc>
      </w:tr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F55E01" w:rsidRDefault="00F55E01" w:rsidP="00117758"/>
    <w:p w:rsidR="00F55E01" w:rsidRDefault="00F55E01" w:rsidP="00F55E01">
      <w:r>
        <w:br w:type="page"/>
      </w:r>
    </w:p>
    <w:p w:rsidR="00CF0DDF" w:rsidRDefault="00F55E01" w:rsidP="00F55E01">
      <w:pPr>
        <w:pStyle w:val="Heading3"/>
      </w:pPr>
      <w:bookmarkStart w:id="4" w:name="Extract_by_time"/>
      <w:bookmarkEnd w:id="4"/>
      <w:r>
        <w:lastRenderedPageBreak/>
        <w:t>Extract by time</w:t>
      </w:r>
    </w:p>
    <w:p w:rsidR="00F55E01" w:rsidRDefault="00F55E01" w:rsidP="00F55E01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Extract by time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F55E01">
        <w:rPr>
          <w:rStyle w:val="SubtleEmphasis"/>
        </w:rPr>
        <w:t>nrs_extract_time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</w:t>
      </w:r>
      <w:r w:rsidR="00AA37E8">
        <w:rPr>
          <w:rStyle w:val="SubtleEmphasis"/>
          <w:i w:val="0"/>
        </w:rPr>
        <w:t xml:space="preserve">extracts time series information from an image at </w:t>
      </w:r>
      <w:r w:rsidR="00813E24">
        <w:rPr>
          <w:rStyle w:val="SubtleEmphasis"/>
          <w:i w:val="0"/>
        </w:rPr>
        <w:t xml:space="preserve">user specified </w:t>
      </w:r>
      <w:r w:rsidR="00AA37E8">
        <w:rPr>
          <w:rStyle w:val="SubtleEmphasis"/>
          <w:i w:val="0"/>
        </w:rPr>
        <w:t>locations</w:t>
      </w:r>
      <w:r w:rsidR="00813E24">
        <w:rPr>
          <w:rStyle w:val="SubtleEmphasis"/>
          <w:i w:val="0"/>
        </w:rPr>
        <w:t xml:space="preserve"> at a certain time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The output is</w:t>
      </w:r>
      <w:r w:rsidR="00F55E0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the input table extended with fields with the extracted values for each location</w:t>
      </w:r>
      <w:r w:rsidR="00F55E01">
        <w:rPr>
          <w:rStyle w:val="SubtleEmphasis"/>
          <w:i w:val="0"/>
        </w:rPr>
        <w:t>.</w:t>
      </w:r>
    </w:p>
    <w:p w:rsidR="00813E24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Instead of extracting a single value it is also possible to extract the entire series per location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Optionally a buffer distance can be specified around each location</w:t>
      </w:r>
      <w:r w:rsidR="00F55E01">
        <w:rPr>
          <w:rStyle w:val="SubtleEmphasis"/>
          <w:i w:val="0"/>
        </w:rPr>
        <w:t>.</w:t>
      </w:r>
      <w:r>
        <w:rPr>
          <w:rStyle w:val="SubtleEmphasis"/>
          <w:i w:val="0"/>
        </w:rPr>
        <w:t xml:space="preserve"> If specified the values of all the neighboring cells that are within the buffer are averaged for the final value. A cell is included if the area of the cell has a non-zero overlap with the buffer (so even say 3% overlap is sufficient to be included)</w:t>
      </w:r>
    </w:p>
    <w:p w:rsidR="00F55E01" w:rsidRDefault="00F55E01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A37E8" w:rsidRDefault="00633A8B" w:rsidP="00F55E01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21225AED" wp14:editId="68512EE9">
            <wp:extent cx="3718800" cy="2185200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18800" cy="21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5E01" w:rsidRPr="000B43DF" w:rsidRDefault="00F55E01" w:rsidP="00F55E0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locations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locations for which to extract the valu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image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time series image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The date of the first band of the time seri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 xml:space="preserve">The date of the </w:t>
            </w:r>
            <w:r>
              <w:t>last</w:t>
            </w:r>
            <w:r>
              <w:t xml:space="preserve"> band of the time series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Locations have time track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D851E9">
            <w:pPr>
              <w:spacing w:before="0" w:after="0" w:line="240" w:lineRule="auto"/>
            </w:pPr>
            <w:r>
              <w:t>If set extract the entire time series for each location</w:t>
            </w:r>
            <w:r w:rsidR="00040D91">
              <w:t>; if cleared only get the values at the specified date.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Buffer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D851E9">
            <w:pPr>
              <w:spacing w:before="0" w:after="0" w:line="240" w:lineRule="auto"/>
            </w:pPr>
            <w:r>
              <w:t>The buffer distance around the locations. Note that the field can only be selected if the time series image has metric coordinat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916603" w:rsidRDefault="00916603" w:rsidP="00916603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Example</w:t>
      </w:r>
      <w:r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input files</w:t>
      </w:r>
    </w:p>
    <w:p w:rsidR="00916603" w:rsidRDefault="00916603" w:rsidP="00916603">
      <w:r>
        <w:t>1. Single date extraction (</w:t>
      </w:r>
      <w:r w:rsidRPr="00916603">
        <w:rPr>
          <w:rStyle w:val="SubtleEmphasis"/>
        </w:rPr>
        <w:t>Locations have time track</w:t>
      </w:r>
      <w:r>
        <w:t xml:space="preserve"> UI field is cleared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,date</w:t>
      </w:r>
      <w:proofErr w:type="spellEnd"/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,1-1-2001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,13-4-2006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,29-12-2009</w:t>
      </w:r>
    </w:p>
    <w:p w:rsidR="00916603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47203,107.6048,7-5-2011</w:t>
      </w:r>
    </w:p>
    <w:p w:rsidR="00FE65B2" w:rsidRDefault="00FE65B2" w:rsidP="00FE65B2">
      <w:r>
        <w:lastRenderedPageBreak/>
        <w:t>Note that empty locations can be handled; however the fields are expected in this order</w:t>
      </w:r>
    </w:p>
    <w:p w:rsidR="00FE65B2" w:rsidRDefault="00FE65B2" w:rsidP="00FE65B2">
      <w:r>
        <w:t>2. Entire time series extraction</w:t>
      </w:r>
      <w:r>
        <w:t xml:space="preserve"> (</w:t>
      </w:r>
      <w:r w:rsidRPr="00916603">
        <w:rPr>
          <w:rStyle w:val="SubtleEmphasis"/>
        </w:rPr>
        <w:t>Locations have time track</w:t>
      </w:r>
      <w:r>
        <w:t xml:space="preserve"> UI field is </w:t>
      </w:r>
      <w:r>
        <w:t>set</w:t>
      </w:r>
      <w:r>
        <w:t>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</w:t>
      </w:r>
      <w:proofErr w:type="spellEnd"/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47203,107.6048</w:t>
      </w:r>
    </w:p>
    <w:p w:rsidR="00FE65B2" w:rsidRDefault="00FE65B2" w:rsidP="00FE65B2">
      <w:r>
        <w:t>Note that only the coordinates are needed.</w:t>
      </w:r>
    </w:p>
    <w:p w:rsidR="00FE65B2" w:rsidRDefault="00FE65B2" w:rsidP="00FE65B2">
      <w:r>
        <w:t>In both cases the software allows additional fields after the locations. They are simply copied to the output and not evaluated.</w:t>
      </w:r>
    </w:p>
    <w:p w:rsidR="00FE65B2" w:rsidRDefault="00FE65B2" w:rsidP="00FE65B2">
      <w:pPr>
        <w:pStyle w:val="Heading4"/>
      </w:pPr>
      <w:r>
        <w:t>Example output files</w:t>
      </w:r>
    </w:p>
    <w:p w:rsidR="00FE65B2" w:rsidRDefault="00FE65B2" w:rsidP="00FE65B2">
      <w:r>
        <w:t>For the above cases:</w:t>
      </w:r>
    </w:p>
    <w:p w:rsidR="00FE65B2" w:rsidRDefault="00FE65B2" w:rsidP="00FE65B2">
      <w:r>
        <w:t>1. One additional field with the name of the time series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90E2D">
        <w:rPr>
          <w:rFonts w:ascii="Courier New" w:hAnsi="Courier New" w:cs="Courier New"/>
          <w:sz w:val="18"/>
          <w:szCs w:val="18"/>
        </w:rPr>
        <w:t>lat,lon,date,evi_sub</w:t>
      </w:r>
      <w:proofErr w:type="spellEnd"/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091666667,107.4258889,1-1-2001,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25,107.61455,13-4-2006,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,,,29-12-2009,0</w:t>
      </w:r>
    </w:p>
    <w:p w:rsidR="00FE65B2" w:rsidRDefault="00FE65B2" w:rsidP="00E90E2D">
      <w:pPr>
        <w:contextualSpacing/>
      </w:pPr>
      <w:r w:rsidRPr="00E90E2D">
        <w:rPr>
          <w:rFonts w:ascii="Courier New" w:hAnsi="Courier New" w:cs="Courier New"/>
          <w:sz w:val="18"/>
          <w:szCs w:val="18"/>
        </w:rPr>
        <w:t>-7.247203,107.6048,7-5-2011,0.511811</w:t>
      </w:r>
    </w:p>
    <w:p w:rsidR="00FE65B2" w:rsidRDefault="00FE65B2" w:rsidP="00FE65B2">
      <w:r>
        <w:t>2. Additional fields for each band in the time series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lat,lon,date,band_1,band_2,band_3,band_4,band_5,band_6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091666667,107.4258889,1-1-2001,0.496063,0.503937,0.5</w:t>
      </w:r>
      <w:r w:rsidR="00E51C00">
        <w:rPr>
          <w:rFonts w:ascii="Courier New" w:hAnsi="Courier New" w:cs="Courier New"/>
          <w:sz w:val="18"/>
          <w:szCs w:val="18"/>
        </w:rPr>
        <w:t>0394,0.51181,0.52756</w:t>
      </w:r>
      <w:r w:rsidRPr="00E51C00">
        <w:rPr>
          <w:rFonts w:ascii="Courier New" w:hAnsi="Courier New" w:cs="Courier New"/>
          <w:sz w:val="18"/>
          <w:szCs w:val="18"/>
        </w:rPr>
        <w:t>,0.535433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5,107.61455,13-4-2006,0.496063,0.488189,0.472441,0.456693,0.440945,0.433071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,,,29-12-2009,0,0,0,0,0,0</w:t>
      </w:r>
      <w:bookmarkStart w:id="5" w:name="_GoBack"/>
      <w:bookmarkEnd w:id="5"/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47203,107.6048,7-5-2011,0.511811,0.496063,0.464567,0.448819,0.448819,0.464567</w:t>
      </w:r>
    </w:p>
    <w:p w:rsidR="00916603" w:rsidRDefault="00916603" w:rsidP="00916603">
      <w:r>
        <w:br w:type="page"/>
      </w:r>
    </w:p>
    <w:p w:rsidR="00F55E01" w:rsidRDefault="000B43DF" w:rsidP="000B43DF">
      <w:pPr>
        <w:pStyle w:val="Heading3"/>
      </w:pPr>
      <w:bookmarkStart w:id="6" w:name="Detect_burnt_periods"/>
      <w:bookmarkEnd w:id="6"/>
      <w:r>
        <w:lastRenderedPageBreak/>
        <w:t>Detect burnt periods</w:t>
      </w:r>
    </w:p>
    <w:p w:rsidR="000B43DF" w:rsidRDefault="000B43DF" w:rsidP="000B43DF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Detect burnt periods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0B43DF">
        <w:rPr>
          <w:rStyle w:val="SubtleEmphasis"/>
        </w:rPr>
        <w:t>nrs_detect_burnt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>. This function determines the periods in the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where the area ratio is less than a provided threshold. The threshold can be fixed (a single value) or taken from a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column in the input table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offers an additional option to handle noise around the threshold in the time series ratios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creates two output files:</w:t>
      </w:r>
    </w:p>
    <w:p w:rsid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Flag file: </w:t>
      </w:r>
      <w:r w:rsidR="00943E31">
        <w:rPr>
          <w:rStyle w:val="SubtleEmphasis"/>
          <w:i w:val="0"/>
        </w:rPr>
        <w:t>A table file with the detected burnt periods</w:t>
      </w:r>
      <w:r>
        <w:rPr>
          <w:rStyle w:val="SubtleEmphasis"/>
          <w:i w:val="0"/>
        </w:rPr>
        <w:t>.</w:t>
      </w:r>
    </w:p>
    <w:p w:rsidR="00943E31" w:rsidRP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Per file: </w:t>
      </w:r>
      <w:r w:rsidR="00943E31">
        <w:rPr>
          <w:rStyle w:val="SubtleEmphasis"/>
          <w:i w:val="0"/>
        </w:rPr>
        <w:t>A table file containing a list of periods when burnt periods are detected.</w:t>
      </w:r>
    </w:p>
    <w:p w:rsidR="00943E31" w:rsidRDefault="00943E31" w:rsidP="00943E3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943E31" w:rsidRDefault="00943E31" w:rsidP="00943E31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B2D96E" wp14:editId="2DAAA2D6">
            <wp:extent cx="3564000" cy="1908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3E31" w:rsidRPr="000B43DF" w:rsidRDefault="00943E31" w:rsidP="00943E3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 xml:space="preserve">Input </w:t>
            </w:r>
            <w:proofErr w:type="spellStart"/>
            <w:r>
              <w:t>timeseries</w:t>
            </w:r>
            <w:proofErr w:type="spellEnd"/>
            <w:r>
              <w:t xml:space="preserve"> table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>The input table with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Apply noise filter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330974">
            <w:pPr>
              <w:spacing w:before="0" w:after="0" w:line="240" w:lineRule="auto"/>
            </w:pPr>
            <w:r>
              <w:t>Handle noise in the ratios around the threshol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lower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the threshold value in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Average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Use a single value by averaging the threshold data from the table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Threshold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 xml:space="preserve">The user specified threshold; is overruled when the </w:t>
            </w:r>
            <w:r w:rsidRPr="00943E31">
              <w:rPr>
                <w:rStyle w:val="SubtleEmphasis"/>
              </w:rPr>
              <w:t>use lower threshold column</w:t>
            </w:r>
            <w:r>
              <w:t xml:space="preserve"> option is checke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The base name of the output.</w:t>
            </w:r>
          </w:p>
        </w:tc>
      </w:tr>
    </w:tbl>
    <w:p w:rsidR="002653C8" w:rsidRDefault="002653C8" w:rsidP="00943E31">
      <w:pPr>
        <w:pStyle w:val="Heading4"/>
      </w:pPr>
      <w:r>
        <w:t>Example input file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11DB0">
        <w:rPr>
          <w:rFonts w:ascii="Courier New" w:hAnsi="Courier New" w:cs="Courier New"/>
          <w:sz w:val="18"/>
          <w:szCs w:val="18"/>
        </w:rPr>
        <w:t>Pair_ID,Upp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E11DB0">
        <w:rPr>
          <w:rFonts w:ascii="Courier New" w:hAnsi="Courier New" w:cs="Courier New"/>
          <w:sz w:val="18"/>
          <w:szCs w:val="18"/>
        </w:rPr>
        <w:t>band,Low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band,31,32,33,34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4-1998,1.03241,0.97763,0.96250,1.13445,1.17241,1.0789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4-1998,1.02863,0.98074,1.04706,1.18548,1.28689,1.15033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4-1998,1.03237,0.97265,0.97000,1.14184,1.32558,1.0994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5-1998,1.02326,0.98214,0.97959,1.17600,1.19084,1.11111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5-1998,1.02973,0.98817,0.97321,1.10345,1.09028,1.0170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5-1998,1.01819,0.99285,1.00000,1.03289,1.11644,1.03409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6-1998,1.01606,0.99166,0.96774,0.97093,0.94915,1.0216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6-1998,1.01287,0.99420,1.01212,0.97207,0.96610,1.03109</w:t>
      </w:r>
    </w:p>
    <w:p w:rsidR="002653C8" w:rsidRDefault="00E11DB0" w:rsidP="002653C8">
      <w:pPr>
        <w:rPr>
          <w:color w:val="365F91" w:themeColor="accent1" w:themeShade="BF"/>
          <w:spacing w:val="10"/>
          <w:sz w:val="22"/>
          <w:szCs w:val="22"/>
        </w:rPr>
      </w:pPr>
      <w:r>
        <w:rPr>
          <w:color w:val="1F497D" w:themeColor="text2"/>
        </w:rPr>
        <w:t>Note that the date column is immediately followed by both threshold columns. This is important because the function expects the data in that order.</w:t>
      </w:r>
    </w:p>
    <w:p w:rsidR="00943E31" w:rsidRDefault="00943E31" w:rsidP="00943E31">
      <w:pPr>
        <w:pStyle w:val="Heading4"/>
      </w:pPr>
      <w:r>
        <w:lastRenderedPageBreak/>
        <w:t>Example output files</w:t>
      </w:r>
    </w:p>
    <w:p w:rsidR="00943E31" w:rsidRP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Flag file:</w:t>
      </w:r>
      <w:r>
        <w:rPr>
          <w:color w:val="1F497D" w:themeColor="text2"/>
        </w:rPr>
        <w:t xml:space="preserve"> The name is constructed from the base output name by appending the postfix of ‘_flag’. This file is organized the same way as the input table, with the exception that the threshold columns are left out. The value now represent</w:t>
      </w:r>
      <w:r w:rsidR="00185336">
        <w:rPr>
          <w:color w:val="1F497D" w:themeColor="text2"/>
        </w:rPr>
        <w:t xml:space="preserve"> the detection of burnt period (value = 1).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Pair_ID,31,32,33,34,35,36,37,38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2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5-1998,0,0,0,0,0,0,0,0</w:t>
      </w:r>
    </w:p>
    <w:p w:rsid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5-1998,0,0,0,0,0,0,0,0</w:t>
      </w:r>
    </w:p>
    <w:p w:rsidR="00682A8E" w:rsidRDefault="00682A8E" w:rsidP="00682A8E"/>
    <w:p w:rsid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Per file:</w:t>
      </w:r>
      <w:r>
        <w:rPr>
          <w:color w:val="1F497D" w:themeColor="text2"/>
        </w:rPr>
        <w:t xml:space="preserve"> The name is constructed from the base output name by appending the postfix of ‘_per’</w:t>
      </w:r>
      <w:r w:rsidR="00185336">
        <w:rPr>
          <w:color w:val="1F497D" w:themeColor="text2"/>
        </w:rPr>
        <w:t>. This table contains one record for each detected burnt period. Note that there can be more than one period for each of the input columns.</w:t>
      </w:r>
    </w:p>
    <w:p w:rsidR="00185336" w:rsidRDefault="00185336" w:rsidP="00682A8E">
      <w:pPr>
        <w:rPr>
          <w:color w:val="1F497D" w:themeColor="text2"/>
        </w:rPr>
      </w:pPr>
      <w:r>
        <w:rPr>
          <w:color w:val="1F497D" w:themeColor="text2"/>
        </w:rPr>
        <w:t>The columns have the following meaning:</w:t>
      </w:r>
    </w:p>
    <w:tbl>
      <w:tblPr>
        <w:tblStyle w:val="LightShading-Accent1"/>
        <w:tblW w:w="0" w:type="auto"/>
        <w:tblInd w:w="675" w:type="dxa"/>
        <w:tblLook w:val="04A0" w:firstRow="1" w:lastRow="0" w:firstColumn="1" w:lastColumn="0" w:noHBand="0" w:noVBand="1"/>
      </w:tblPr>
      <w:tblGrid>
        <w:gridCol w:w="1809"/>
        <w:gridCol w:w="4253"/>
      </w:tblGrid>
      <w:tr w:rsidR="008562B9" w:rsidTr="0067236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8562B9" w:rsidRDefault="008562B9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Column name</w:t>
            </w:r>
          </w:p>
        </w:tc>
        <w:tc>
          <w:tcPr>
            <w:tcW w:w="4253" w:type="dxa"/>
          </w:tcPr>
          <w:p w:rsidR="008562B9" w:rsidRDefault="008562B9" w:rsidP="00682A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Description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Pair_ID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dentifier of the input column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start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start of a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end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end of a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periods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length of the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start_date</w:t>
            </w:r>
            <w:proofErr w:type="spellEnd"/>
          </w:p>
        </w:tc>
        <w:tc>
          <w:tcPr>
            <w:tcW w:w="4253" w:type="dxa"/>
          </w:tcPr>
          <w:p w:rsidR="00185336" w:rsidRDefault="00185336" w:rsidP="001853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start date of the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end_date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end date of the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days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number of days from burning to recovery</w:t>
            </w:r>
          </w:p>
        </w:tc>
      </w:tr>
    </w:tbl>
    <w:p w:rsidR="00185336" w:rsidRDefault="00185336" w:rsidP="00682A8E">
      <w:pPr>
        <w:rPr>
          <w:color w:val="1F497D" w:themeColor="text2"/>
        </w:rPr>
      </w:pP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682A8E">
        <w:rPr>
          <w:rFonts w:ascii="Courier New" w:hAnsi="Courier New" w:cs="Courier New"/>
          <w:sz w:val="18"/>
          <w:szCs w:val="18"/>
        </w:rPr>
        <w:t>Pair_ID,start,end,#periods,start_date,end_date,#days</w:t>
      </w:r>
      <w:proofErr w:type="spellEnd"/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17,18,2,21-9-1998,1-10-1998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338,342,5,21-8-2007,1-10-2007,4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12,413,2,11-9-2009,21-9-2009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82,487,6,21-8-2011,11-10-2011,5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18,519,2,21-8-2012,1-9-2012,1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21,523,3,21-9-2012,11-10-2012,2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3,15,16,2,1-9-1998,11-9-1998,10</w:t>
      </w:r>
    </w:p>
    <w:p w:rsidR="00682A8E" w:rsidRPr="00682A8E" w:rsidRDefault="00682A8E" w:rsidP="00682A8E">
      <w:pPr>
        <w:rPr>
          <w:color w:val="1F497D" w:themeColor="text2"/>
        </w:rPr>
      </w:pPr>
    </w:p>
    <w:sectPr w:rsidR="00682A8E" w:rsidRPr="00682A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B17B57"/>
    <w:multiLevelType w:val="hybridMultilevel"/>
    <w:tmpl w:val="F6BE6A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5A36BF"/>
    <w:multiLevelType w:val="hybridMultilevel"/>
    <w:tmpl w:val="DB8627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&lt;record-ids&gt;&lt;item&gt;15&lt;/item&gt;&lt;/record-ids&gt;&lt;/item&gt;&lt;/Libraries&gt;"/>
  </w:docVars>
  <w:rsids>
    <w:rsidRoot w:val="00F013B7"/>
    <w:rsid w:val="00040D91"/>
    <w:rsid w:val="00077054"/>
    <w:rsid w:val="00087648"/>
    <w:rsid w:val="00093928"/>
    <w:rsid w:val="000B43DF"/>
    <w:rsid w:val="000C2290"/>
    <w:rsid w:val="000E1C59"/>
    <w:rsid w:val="000E74D4"/>
    <w:rsid w:val="00117758"/>
    <w:rsid w:val="00151E16"/>
    <w:rsid w:val="00185336"/>
    <w:rsid w:val="001866EE"/>
    <w:rsid w:val="002174FB"/>
    <w:rsid w:val="002373FC"/>
    <w:rsid w:val="002653C8"/>
    <w:rsid w:val="00282E9F"/>
    <w:rsid w:val="002A2A13"/>
    <w:rsid w:val="0037534C"/>
    <w:rsid w:val="0038593B"/>
    <w:rsid w:val="003C6144"/>
    <w:rsid w:val="003E41CB"/>
    <w:rsid w:val="004149CF"/>
    <w:rsid w:val="0042712D"/>
    <w:rsid w:val="00433760"/>
    <w:rsid w:val="00450370"/>
    <w:rsid w:val="0045759C"/>
    <w:rsid w:val="004A73A0"/>
    <w:rsid w:val="004E6C08"/>
    <w:rsid w:val="0054551A"/>
    <w:rsid w:val="0056429A"/>
    <w:rsid w:val="0058321A"/>
    <w:rsid w:val="00627E6B"/>
    <w:rsid w:val="00633A8B"/>
    <w:rsid w:val="006572A6"/>
    <w:rsid w:val="00672367"/>
    <w:rsid w:val="00682A8E"/>
    <w:rsid w:val="006E0DF5"/>
    <w:rsid w:val="006F5ED8"/>
    <w:rsid w:val="006F67FD"/>
    <w:rsid w:val="007437B2"/>
    <w:rsid w:val="007A5321"/>
    <w:rsid w:val="00813E24"/>
    <w:rsid w:val="008562B9"/>
    <w:rsid w:val="008A4E52"/>
    <w:rsid w:val="00916603"/>
    <w:rsid w:val="00943E31"/>
    <w:rsid w:val="009A2D2C"/>
    <w:rsid w:val="009E45B3"/>
    <w:rsid w:val="00A00E67"/>
    <w:rsid w:val="00A376D4"/>
    <w:rsid w:val="00A96C0A"/>
    <w:rsid w:val="00AA37E8"/>
    <w:rsid w:val="00B03DA2"/>
    <w:rsid w:val="00B25650"/>
    <w:rsid w:val="00B343B6"/>
    <w:rsid w:val="00BB415B"/>
    <w:rsid w:val="00BB44C5"/>
    <w:rsid w:val="00C926E3"/>
    <w:rsid w:val="00CD7B6B"/>
    <w:rsid w:val="00CF0DDF"/>
    <w:rsid w:val="00D3174C"/>
    <w:rsid w:val="00D4773C"/>
    <w:rsid w:val="00D57A14"/>
    <w:rsid w:val="00D851E9"/>
    <w:rsid w:val="00D95C32"/>
    <w:rsid w:val="00DA110A"/>
    <w:rsid w:val="00E11DB0"/>
    <w:rsid w:val="00E50EAA"/>
    <w:rsid w:val="00E51C00"/>
    <w:rsid w:val="00E90E2D"/>
    <w:rsid w:val="00F013B7"/>
    <w:rsid w:val="00F126CB"/>
    <w:rsid w:val="00F55E01"/>
    <w:rsid w:val="00F749D7"/>
    <w:rsid w:val="00FE6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93C21E56-12F5-46B0-8A50-48012ABC46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6603"/>
    <w:rPr>
      <w:color w:val="244061" w:themeColor="accent1" w:themeShade="80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96C0A"/>
    <w:rPr>
      <w:color w:val="808080"/>
    </w:rPr>
  </w:style>
  <w:style w:type="table" w:styleId="LightShading-Accent1">
    <w:name w:val="Light Shading Accent 1"/>
    <w:basedOn w:val="TableNormal"/>
    <w:uiPriority w:val="60"/>
    <w:rsid w:val="00CF0DDF"/>
    <w:pPr>
      <w:spacing w:before="0"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F55E0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A37E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37E8"/>
    <w:rPr>
      <w:rFonts w:ascii="Calibri" w:hAnsi="Calibri"/>
      <w:noProof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A37E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37E8"/>
    <w:rPr>
      <w:rFonts w:ascii="Calibri" w:hAnsi="Calibri"/>
      <w:noProof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www.itc.nl/personal/nieuwenh/installations.html" TargetMode="Externa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7A71EC-D0DA-44F8-B2ED-9718A257C8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6</TotalTime>
  <Pages>9</Pages>
  <Words>1911</Words>
  <Characters>10894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27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llem Nieuwenhuis</dc:creator>
  <cp:lastModifiedBy>Nieuwenhuis, W. (ITC)</cp:lastModifiedBy>
  <cp:revision>33</cp:revision>
  <dcterms:created xsi:type="dcterms:W3CDTF">2011-11-09T12:51:00Z</dcterms:created>
  <dcterms:modified xsi:type="dcterms:W3CDTF">2015-10-29T14:40:00Z</dcterms:modified>
</cp:coreProperties>
</file>